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12A4E" w:rsidRDefault="00E33206" w:rsidP="00E3320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The Old Dominion University F</w:t>
      </w:r>
      <w:r w:rsidR="00D13FD6">
        <w:rPr>
          <w:rFonts w:ascii="Times New Roman" w:hAnsi="Times New Roman" w:cs="Times New Roman"/>
          <w:sz w:val="24"/>
          <w:szCs w:val="24"/>
        </w:rPr>
        <w:t xml:space="preserve">ormula SAE car currently uses the </w:t>
      </w:r>
      <w:r>
        <w:rPr>
          <w:rFonts w:ascii="Times New Roman" w:hAnsi="Times New Roman" w:cs="Times New Roman"/>
          <w:sz w:val="24"/>
          <w:szCs w:val="24"/>
        </w:rPr>
        <w:t xml:space="preserve">manual transmission </w:t>
      </w:r>
      <w:r w:rsidR="00D13FD6">
        <w:rPr>
          <w:rFonts w:ascii="Times New Roman" w:hAnsi="Times New Roman" w:cs="Times New Roman"/>
          <w:sz w:val="24"/>
          <w:szCs w:val="24"/>
        </w:rPr>
        <w:t>that is already installed</w:t>
      </w:r>
      <w:r w:rsidR="00027FEC">
        <w:rPr>
          <w:rFonts w:ascii="Times New Roman" w:hAnsi="Times New Roman" w:cs="Times New Roman"/>
          <w:sz w:val="24"/>
          <w:szCs w:val="24"/>
        </w:rPr>
        <w:t xml:space="preserve"> </w:t>
      </w:r>
      <w:r w:rsidR="00D13FD6">
        <w:rPr>
          <w:rFonts w:ascii="Times New Roman" w:hAnsi="Times New Roman" w:cs="Times New Roman"/>
          <w:sz w:val="24"/>
          <w:szCs w:val="24"/>
        </w:rPr>
        <w:t xml:space="preserve">in the </w:t>
      </w:r>
      <w:r>
        <w:rPr>
          <w:rFonts w:ascii="Times New Roman" w:hAnsi="Times New Roman" w:cs="Times New Roman"/>
          <w:sz w:val="24"/>
          <w:szCs w:val="24"/>
        </w:rPr>
        <w:t>motorcycle engine. Manual transmissions are more efficient than automatic transmissions, roughly 96 percent compared to 86 percent, respectively</w:t>
      </w:r>
      <w:r w:rsidR="00695ABD">
        <w:rPr>
          <w:rFonts w:ascii="Times New Roman" w:hAnsi="Times New Roman" w:cs="Times New Roman"/>
          <w:sz w:val="24"/>
          <w:szCs w:val="24"/>
        </w:rPr>
        <w:t xml:space="preserve"> </w:t>
      </w:r>
      <w:r w:rsidR="00695ABD">
        <w:rPr>
          <w:rFonts w:ascii="Times New Roman" w:hAnsi="Times New Roman" w:cs="Times New Roman"/>
          <w:sz w:val="24"/>
          <w:szCs w:val="24"/>
        </w:rPr>
        <w:fldChar w:fldCharType="begin"/>
      </w:r>
      <w:r w:rsidR="00695A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lvagno&lt;/Author&gt;&lt;Year&gt;2011&lt;/Year&gt;&lt;RecNum&gt;6&lt;/RecNum&gt;&lt;DisplayText&gt;[1]&lt;/DisplayText&gt;&lt;record&gt;&lt;rec-number&gt;6&lt;/rec-number&gt;&lt;foreign-keys&gt;&lt;key app="EN" db-id="xdfwtr0d2v2ztweztr1vtttte0eapxa5rwz2" timestamp="1424632691"&gt;6&lt;/key&gt;&lt;/foreign-keys&gt;&lt;ref-type name="Journal Article"&gt;17&lt;/ref-type&gt;&lt;contributors&gt;&lt;authors&gt;&lt;author&gt;Galvagno, E.&lt;/author&gt;&lt;author&gt;Velardocchia, M.&lt;/author&gt;&lt;author&gt;Vigliani, A.&lt;/author&gt;&lt;/authors&gt;&lt;/contributors&gt;&lt;titles&gt;&lt;title&gt;Analysis and simulation of a torque assist automated manual transmission&lt;/title&gt;&lt;secondary-title&gt;Mechanical Systems and Signal Processing&lt;/secondary-title&gt;&lt;/titles&gt;&lt;periodical&gt;&lt;full-title&gt;Mechanical Systems and Signal Processing&lt;/full-title&gt;&lt;/periodical&gt;&lt;pages&gt;1877-1886&lt;/pages&gt;&lt;volume&gt;25&lt;/volume&gt;&lt;number&gt;6&lt;/number&gt;&lt;keywords&gt;&lt;keyword&gt;Assist clutch&lt;/keyword&gt;&lt;keyword&gt;Automated manual transmission&lt;/keyword&gt;&lt;keyword&gt;Power-shift transmission&lt;/keyword&gt;&lt;keyword&gt;Torque gap filler&lt;/keyword&gt;&lt;keyword&gt;Drivability&lt;/keyword&gt;&lt;/keywords&gt;&lt;dates&gt;&lt;year&gt;2011&lt;/year&gt;&lt;/dates&gt;&lt;isbn&gt;0888-3270&lt;/isbn&gt;&lt;urls&gt;&lt;related-urls&gt;&lt;url&gt;http://www.sciencedirect.com/science/article/pii/S0888327011000069&lt;/url&gt;&lt;/related-urls&gt;&lt;/urls&gt;&lt;electronic-resource-num&gt;http://dx.doi.org/10.1016/j.ymssp.2010.12.014&lt;/electronic-resource-num&gt;&lt;/record&gt;&lt;/Cite&gt;&lt;/EndNote&gt;</w:instrText>
      </w:r>
      <w:r w:rsidR="00695ABD">
        <w:rPr>
          <w:rFonts w:ascii="Times New Roman" w:hAnsi="Times New Roman" w:cs="Times New Roman"/>
          <w:sz w:val="24"/>
          <w:szCs w:val="24"/>
        </w:rPr>
        <w:fldChar w:fldCharType="separate"/>
      </w:r>
      <w:r w:rsidR="00695ABD">
        <w:rPr>
          <w:rFonts w:ascii="Times New Roman" w:hAnsi="Times New Roman" w:cs="Times New Roman"/>
          <w:noProof/>
          <w:sz w:val="24"/>
          <w:szCs w:val="24"/>
        </w:rPr>
        <w:t>[1]</w:t>
      </w:r>
      <w:r w:rsidR="00695ABD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However, </w:t>
      </w:r>
      <w:r w:rsidR="00695ABD">
        <w:rPr>
          <w:rFonts w:ascii="Times New Roman" w:hAnsi="Times New Roman" w:cs="Times New Roman"/>
          <w:sz w:val="24"/>
          <w:szCs w:val="24"/>
        </w:rPr>
        <w:t>manual transmissions require the driver to operate the clutch pedal and manual</w:t>
      </w:r>
      <w:r w:rsidR="008A6BB2">
        <w:rPr>
          <w:rFonts w:ascii="Times New Roman" w:hAnsi="Times New Roman" w:cs="Times New Roman"/>
          <w:sz w:val="24"/>
          <w:szCs w:val="24"/>
        </w:rPr>
        <w:t>ly</w:t>
      </w:r>
      <w:r w:rsidR="00695ABD">
        <w:rPr>
          <w:rFonts w:ascii="Times New Roman" w:hAnsi="Times New Roman" w:cs="Times New Roman"/>
          <w:sz w:val="24"/>
          <w:szCs w:val="24"/>
        </w:rPr>
        <w:t xml:space="preserve"> shift the gears, which can be difficult for some drivers </w:t>
      </w:r>
      <w:r w:rsidR="00695ABD">
        <w:rPr>
          <w:rFonts w:ascii="Times New Roman" w:hAnsi="Times New Roman" w:cs="Times New Roman"/>
          <w:sz w:val="24"/>
          <w:szCs w:val="24"/>
        </w:rPr>
        <w:fldChar w:fldCharType="begin"/>
      </w:r>
      <w:r w:rsidR="00695A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h&lt;/Author&gt;&lt;Year&gt;2014&lt;/Year&gt;&lt;RecNum&gt;4&lt;/RecNum&gt;&lt;DisplayText&gt;[2]&lt;/DisplayText&gt;&lt;record&gt;&lt;rec-number&gt;4&lt;/rec-number&gt;&lt;foreign-keys&gt;&lt;key app="EN" db-id="xdfwtr0d2v2ztweztr1vtttte0eapxa5rwz2" timestamp="1422725101"&gt;4&lt;/key&gt;&lt;/foreign-keys&gt;&lt;ref-type name="Journal Article"&gt;17&lt;/ref-type&gt;&lt;contributors&gt;&lt;authors&gt;&lt;author&gt;Oh, Jiwon J.&lt;/author&gt;&lt;author&gt;Choi, Seibum B.&lt;/author&gt;&lt;author&gt;Kim, Jinsung&lt;/author&gt;&lt;/authors&gt;&lt;/contributors&gt;&lt;titles&gt;&lt;title&gt;Driveline modeling and estimation of individual clutch torque during gear shifts for dual clutch transmission&lt;/title&gt;&lt;secondary-title&gt;Mechatronics&lt;/secondary-title&gt;&lt;/titles&gt;&lt;periodical&gt;&lt;full-title&gt;Mechatronics&lt;/full-title&gt;&lt;/periodical&gt;&lt;pages&gt;449-463&lt;/pages&gt;&lt;volume&gt;24&lt;/volume&gt;&lt;number&gt;5&lt;/number&gt;&lt;keywords&gt;&lt;keyword&gt;Dual clutch transmission&lt;/keyword&gt;&lt;keyword&gt;Clutch torque&lt;/keyword&gt;&lt;keyword&gt;Output shaft torque&lt;/keyword&gt;&lt;keyword&gt;Torque observer&lt;/keyword&gt;&lt;keyword&gt;Estimation&lt;/keyword&gt;&lt;keyword&gt;Adaptation&lt;/keyword&gt;&lt;/keywords&gt;&lt;dates&gt;&lt;year&gt;2014&lt;/year&gt;&lt;/dates&gt;&lt;isbn&gt;0957-4158&lt;/isbn&gt;&lt;urls&gt;&lt;related-urls&gt;&lt;url&gt;http://www.sciencedirect.com/science/article/pii/S0957415814000695&lt;/url&gt;&lt;/related-urls&gt;&lt;/urls&gt;&lt;electronic-resource-num&gt;http://dx.doi.org/10.1016/j.mechatronics.2014.04.005&lt;/electronic-resource-num&gt;&lt;/record&gt;&lt;/Cite&gt;&lt;/EndNote&gt;</w:instrText>
      </w:r>
      <w:r w:rsidR="00695ABD">
        <w:rPr>
          <w:rFonts w:ascii="Times New Roman" w:hAnsi="Times New Roman" w:cs="Times New Roman"/>
          <w:sz w:val="24"/>
          <w:szCs w:val="24"/>
        </w:rPr>
        <w:fldChar w:fldCharType="separate"/>
      </w:r>
      <w:r w:rsidR="00695ABD">
        <w:rPr>
          <w:rFonts w:ascii="Times New Roman" w:hAnsi="Times New Roman" w:cs="Times New Roman"/>
          <w:noProof/>
          <w:sz w:val="24"/>
          <w:szCs w:val="24"/>
        </w:rPr>
        <w:t>[2]</w:t>
      </w:r>
      <w:r w:rsidR="00695ABD">
        <w:rPr>
          <w:rFonts w:ascii="Times New Roman" w:hAnsi="Times New Roman" w:cs="Times New Roman"/>
          <w:sz w:val="24"/>
          <w:szCs w:val="24"/>
        </w:rPr>
        <w:fldChar w:fldCharType="end"/>
      </w:r>
      <w:r w:rsidR="00695ABD">
        <w:rPr>
          <w:rFonts w:ascii="Times New Roman" w:hAnsi="Times New Roman" w:cs="Times New Roman"/>
          <w:sz w:val="24"/>
          <w:szCs w:val="24"/>
        </w:rPr>
        <w:t xml:space="preserve">. </w:t>
      </w:r>
      <w:r w:rsidR="00B84410">
        <w:rPr>
          <w:rFonts w:ascii="Times New Roman" w:hAnsi="Times New Roman" w:cs="Times New Roman"/>
          <w:sz w:val="24"/>
          <w:szCs w:val="24"/>
        </w:rPr>
        <w:t xml:space="preserve">A Dual Clutch Transmission would improve the efficiency of the </w:t>
      </w:r>
      <w:r w:rsidR="00893148">
        <w:rPr>
          <w:rFonts w:ascii="Times New Roman" w:hAnsi="Times New Roman" w:cs="Times New Roman"/>
          <w:sz w:val="24"/>
          <w:szCs w:val="24"/>
        </w:rPr>
        <w:t xml:space="preserve">shifting process of the </w:t>
      </w:r>
      <w:r w:rsidR="00B84410">
        <w:rPr>
          <w:rFonts w:ascii="Times New Roman" w:hAnsi="Times New Roman" w:cs="Times New Roman"/>
          <w:sz w:val="24"/>
          <w:szCs w:val="24"/>
        </w:rPr>
        <w:t xml:space="preserve">formula car. </w:t>
      </w:r>
      <w:r w:rsidR="009761A6">
        <w:rPr>
          <w:rFonts w:ascii="Times New Roman" w:hAnsi="Times New Roman" w:cs="Times New Roman"/>
          <w:sz w:val="24"/>
          <w:szCs w:val="24"/>
        </w:rPr>
        <w:t xml:space="preserve">The DCT would utilize </w:t>
      </w:r>
      <w:r w:rsidR="00B84410">
        <w:rPr>
          <w:rFonts w:ascii="Times New Roman" w:hAnsi="Times New Roman" w:cs="Times New Roman"/>
          <w:sz w:val="24"/>
          <w:szCs w:val="24"/>
        </w:rPr>
        <w:t>two clutches</w:t>
      </w:r>
      <w:r w:rsidR="005E32FC">
        <w:rPr>
          <w:rFonts w:ascii="Times New Roman" w:hAnsi="Times New Roman" w:cs="Times New Roman"/>
          <w:sz w:val="24"/>
          <w:szCs w:val="24"/>
        </w:rPr>
        <w:t>,</w:t>
      </w:r>
      <w:r w:rsidR="00B84410">
        <w:rPr>
          <w:rFonts w:ascii="Times New Roman" w:hAnsi="Times New Roman" w:cs="Times New Roman"/>
          <w:sz w:val="24"/>
          <w:szCs w:val="24"/>
        </w:rPr>
        <w:t xml:space="preserve"> two transfer shafts</w:t>
      </w:r>
      <w:r w:rsidR="005E32FC">
        <w:rPr>
          <w:rFonts w:ascii="Times New Roman" w:hAnsi="Times New Roman" w:cs="Times New Roman"/>
          <w:sz w:val="24"/>
          <w:szCs w:val="24"/>
        </w:rPr>
        <w:t xml:space="preserve"> and a series of actuators to </w:t>
      </w:r>
      <w:r w:rsidR="009D7F57">
        <w:rPr>
          <w:rFonts w:ascii="Times New Roman" w:hAnsi="Times New Roman" w:cs="Times New Roman"/>
          <w:sz w:val="24"/>
          <w:szCs w:val="24"/>
        </w:rPr>
        <w:t>allow for</w:t>
      </w:r>
      <w:r w:rsidR="00D5175A">
        <w:rPr>
          <w:rFonts w:ascii="Times New Roman" w:hAnsi="Times New Roman" w:cs="Times New Roman"/>
          <w:sz w:val="24"/>
          <w:szCs w:val="24"/>
        </w:rPr>
        <w:t xml:space="preserve"> </w:t>
      </w:r>
      <w:r w:rsidR="009B660E">
        <w:rPr>
          <w:rFonts w:ascii="Times New Roman" w:hAnsi="Times New Roman" w:cs="Times New Roman"/>
          <w:sz w:val="24"/>
          <w:szCs w:val="24"/>
        </w:rPr>
        <w:t xml:space="preserve">an </w:t>
      </w:r>
      <w:r w:rsidR="00D5175A">
        <w:rPr>
          <w:rFonts w:ascii="Times New Roman" w:hAnsi="Times New Roman" w:cs="Times New Roman"/>
          <w:sz w:val="24"/>
          <w:szCs w:val="24"/>
        </w:rPr>
        <w:t xml:space="preserve">automated </w:t>
      </w:r>
      <w:r w:rsidR="005E32FC">
        <w:rPr>
          <w:rFonts w:ascii="Times New Roman" w:hAnsi="Times New Roman" w:cs="Times New Roman"/>
          <w:sz w:val="24"/>
          <w:szCs w:val="24"/>
        </w:rPr>
        <w:t>shift</w:t>
      </w:r>
      <w:r w:rsidR="00D5175A">
        <w:rPr>
          <w:rFonts w:ascii="Times New Roman" w:hAnsi="Times New Roman" w:cs="Times New Roman"/>
          <w:sz w:val="24"/>
          <w:szCs w:val="24"/>
        </w:rPr>
        <w:t>ing of</w:t>
      </w:r>
      <w:r w:rsidR="005E32FC">
        <w:rPr>
          <w:rFonts w:ascii="Times New Roman" w:hAnsi="Times New Roman" w:cs="Times New Roman"/>
          <w:sz w:val="24"/>
          <w:szCs w:val="24"/>
        </w:rPr>
        <w:t xml:space="preserve"> gears</w:t>
      </w:r>
      <w:r w:rsidR="00D5175A">
        <w:rPr>
          <w:rFonts w:ascii="Times New Roman" w:hAnsi="Times New Roman" w:cs="Times New Roman"/>
          <w:sz w:val="24"/>
          <w:szCs w:val="24"/>
        </w:rPr>
        <w:t>.</w:t>
      </w:r>
      <w:r w:rsidR="009761A6">
        <w:rPr>
          <w:rFonts w:ascii="Times New Roman" w:hAnsi="Times New Roman" w:cs="Times New Roman"/>
          <w:sz w:val="24"/>
          <w:szCs w:val="24"/>
        </w:rPr>
        <w:t xml:space="preserve"> </w:t>
      </w:r>
      <w:r w:rsidR="00D5175A" w:rsidRPr="006737CA">
        <w:rPr>
          <w:rFonts w:ascii="Times New Roman" w:hAnsi="Times New Roman" w:cs="Times New Roman"/>
          <w:sz w:val="24"/>
          <w:szCs w:val="24"/>
          <w:highlight w:val="yellow"/>
        </w:rPr>
        <w:t>This</w:t>
      </w:r>
      <w:r w:rsidR="00B84410" w:rsidRPr="006737CA">
        <w:rPr>
          <w:rFonts w:ascii="Times New Roman" w:hAnsi="Times New Roman" w:cs="Times New Roman"/>
          <w:sz w:val="24"/>
          <w:szCs w:val="24"/>
          <w:highlight w:val="yellow"/>
        </w:rPr>
        <w:t xml:space="preserve"> would provide a faster and smoother shifting process</w:t>
      </w:r>
      <w:r w:rsidR="00D5175A" w:rsidRPr="006737CA">
        <w:rPr>
          <w:rFonts w:ascii="Times New Roman" w:hAnsi="Times New Roman" w:cs="Times New Roman"/>
          <w:sz w:val="24"/>
          <w:szCs w:val="24"/>
          <w:highlight w:val="yellow"/>
        </w:rPr>
        <w:t xml:space="preserve"> and eliminate the need for the driver to manually shift gears</w:t>
      </w:r>
      <w:r w:rsidR="00B84410">
        <w:rPr>
          <w:rFonts w:ascii="Times New Roman" w:hAnsi="Times New Roman" w:cs="Times New Roman"/>
          <w:sz w:val="24"/>
          <w:szCs w:val="24"/>
        </w:rPr>
        <w:t xml:space="preserve"> </w:t>
      </w:r>
      <w:r w:rsidR="00B8441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aDwvQXV0aG9yPjxZZWFyPjIwMTQ8L1llYXI+PFJlY051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=
</w:fldData>
        </w:fldChar>
      </w:r>
      <w:r w:rsidR="00D5175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5175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aDwvQXV0aG9yPjxZZWFyPjIwMTQ8L1llYXI+PFJlY051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=
</w:fldData>
        </w:fldChar>
      </w:r>
      <w:r w:rsidR="00D5175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5175A">
        <w:rPr>
          <w:rFonts w:ascii="Times New Roman" w:hAnsi="Times New Roman" w:cs="Times New Roman"/>
          <w:sz w:val="24"/>
          <w:szCs w:val="24"/>
        </w:rPr>
      </w:r>
      <w:r w:rsidR="00D5175A">
        <w:rPr>
          <w:rFonts w:ascii="Times New Roman" w:hAnsi="Times New Roman" w:cs="Times New Roman"/>
          <w:sz w:val="24"/>
          <w:szCs w:val="24"/>
        </w:rPr>
        <w:fldChar w:fldCharType="end"/>
      </w:r>
      <w:r w:rsidR="00B84410">
        <w:rPr>
          <w:rFonts w:ascii="Times New Roman" w:hAnsi="Times New Roman" w:cs="Times New Roman"/>
          <w:sz w:val="24"/>
          <w:szCs w:val="24"/>
        </w:rPr>
      </w:r>
      <w:r w:rsidR="00B84410">
        <w:rPr>
          <w:rFonts w:ascii="Times New Roman" w:hAnsi="Times New Roman" w:cs="Times New Roman"/>
          <w:sz w:val="24"/>
          <w:szCs w:val="24"/>
        </w:rPr>
        <w:fldChar w:fldCharType="separate"/>
      </w:r>
      <w:r w:rsidR="00D5175A">
        <w:rPr>
          <w:rFonts w:ascii="Times New Roman" w:hAnsi="Times New Roman" w:cs="Times New Roman"/>
          <w:noProof/>
          <w:sz w:val="24"/>
          <w:szCs w:val="24"/>
        </w:rPr>
        <w:t>[1, 2]</w:t>
      </w:r>
      <w:r w:rsidR="00B84410">
        <w:rPr>
          <w:rFonts w:ascii="Times New Roman" w:hAnsi="Times New Roman" w:cs="Times New Roman"/>
          <w:sz w:val="24"/>
          <w:szCs w:val="24"/>
        </w:rPr>
        <w:fldChar w:fldCharType="end"/>
      </w:r>
      <w:r w:rsidR="00B84410">
        <w:rPr>
          <w:rFonts w:ascii="Times New Roman" w:hAnsi="Times New Roman" w:cs="Times New Roman"/>
          <w:sz w:val="24"/>
          <w:szCs w:val="24"/>
        </w:rPr>
        <w:t>.</w:t>
      </w:r>
    </w:p>
    <w:p w:rsidR="00B84410" w:rsidRDefault="00B84410" w:rsidP="006059BF">
      <w:pPr>
        <w:spacing w:line="480" w:lineRule="auto"/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C7A90">
        <w:rPr>
          <w:rFonts w:ascii="Times New Roman" w:hAnsi="Times New Roman" w:cs="Times New Roman"/>
          <w:sz w:val="24"/>
          <w:szCs w:val="24"/>
        </w:rPr>
        <w:t>Although the DCT would improve the efficiency of the formula SAE car transmission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the torque and variations during shifting </w:t>
      </w:r>
      <w:r w:rsidR="001C7A90">
        <w:rPr>
          <w:rFonts w:ascii="Times New Roman" w:hAnsi="Times New Roman" w:cs="Times New Roman"/>
          <w:sz w:val="24"/>
        </w:rPr>
        <w:t xml:space="preserve">can </w:t>
      </w:r>
      <w:r>
        <w:rPr>
          <w:rFonts w:ascii="Times New Roman" w:hAnsi="Times New Roman" w:cs="Times New Roman"/>
          <w:sz w:val="24"/>
        </w:rPr>
        <w:t xml:space="preserve">affect the quality and smoothness of the shifting process. </w:t>
      </w:r>
      <w:r w:rsidRPr="006737CA">
        <w:rPr>
          <w:rFonts w:ascii="Times New Roman" w:hAnsi="Times New Roman" w:cs="Times New Roman"/>
          <w:sz w:val="24"/>
          <w:highlight w:val="yellow"/>
        </w:rPr>
        <w:t>Clutch slippage during the inertia phase</w:t>
      </w:r>
      <w:r w:rsidR="00324226" w:rsidRPr="006737CA">
        <w:rPr>
          <w:rFonts w:ascii="Times New Roman" w:hAnsi="Times New Roman" w:cs="Times New Roman"/>
          <w:sz w:val="24"/>
          <w:highlight w:val="yellow"/>
        </w:rPr>
        <w:t xml:space="preserve"> caused by the transfer between gear ratios</w:t>
      </w:r>
      <w:r w:rsidRPr="006737CA">
        <w:rPr>
          <w:rFonts w:ascii="Times New Roman" w:hAnsi="Times New Roman" w:cs="Times New Roman"/>
          <w:sz w:val="24"/>
          <w:highlight w:val="yellow"/>
        </w:rPr>
        <w:t xml:space="preserve"> can also affect the quality of the shifting process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Liu&lt;/Author&gt;&lt;Year&gt;2014&lt;/Year&gt;&lt;RecNum&gt;5&lt;/RecNum&gt;&lt;DisplayText&gt;[3]&lt;/DisplayText&gt;&lt;record&gt;&lt;rec-number&gt;5&lt;/rec-number&gt;&lt;foreign-keys&gt;&lt;key app="EN" db-id="xdfwtr0d2v2ztweztr1vtttte0eapxa5rwz2" timestamp="1422725149"&gt;5&lt;/key&gt;&lt;/foreign-keys&gt;&lt;ref-type name="Journal Article"&gt;17&lt;/ref-type&gt;&lt;contributors&gt;&lt;authors&gt;&lt;author&gt;Liu, Yonggang&lt;/author&gt;&lt;author&gt;Qin, Datong&lt;/author&gt;&lt;author&gt;Jiang, Hong&lt;/author&gt;&lt;author&gt;Zhang, Yi&lt;/author&gt;&lt;/authors&gt;&lt;/contributors&gt;&lt;titles&gt;&lt;title&gt;Shift control strategy and experimental validation for dry dual clutch transmissions&lt;/title&gt;&lt;secondary-title&gt;Mechanism and Machine Theory&lt;/secondary-title&gt;&lt;/titles&gt;&lt;periodical&gt;&lt;full-title&gt;Mechanism and Machine Theory&lt;/full-title&gt;&lt;/periodical&gt;&lt;pages&gt;41-53&lt;/pages&gt;&lt;volume&gt;75&lt;/volume&gt;&lt;number&gt;0&lt;/number&gt;&lt;keywords&gt;&lt;keyword&gt;Dual clutch transmissions&lt;/keyword&gt;&lt;keyword&gt;Gearshift&lt;/keyword&gt;&lt;keyword&gt;Control strategy&lt;/keyword&gt;&lt;keyword&gt;Experiment&lt;/keyword&gt;&lt;/keywords&gt;&lt;dates&gt;&lt;year&gt;2014&lt;/year&gt;&lt;/dates&gt;&lt;isbn&gt;0094-114X&lt;/isbn&gt;&lt;urls&gt;&lt;related-urls&gt;&lt;url&gt;http://www.sciencedirect.com/science/article/pii/S0094114X14000147&lt;/url&gt;&lt;/related-urls&gt;&lt;/urls&gt;&lt;electronic-resource-num&gt;http://dx.doi.org/10.1016/j.mechmachtheory.2014.01.013&lt;/electronic-resource-num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noProof/>
          <w:sz w:val="24"/>
        </w:rPr>
        <w:t>[3]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. Estimating the clutch torque and the overall drag torque of the transmission is crucial to an efficient design, thereby improving fuel efficiency and prolonging the life of the transmission </w: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aaG91PC9BdXRob3I+PFllYXI+MjAxNDwvWWVhcj48UmVj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</w:fldData>
        </w:fldChar>
      </w:r>
      <w:r>
        <w:rPr>
          <w:rFonts w:ascii="Times New Roman" w:hAnsi="Times New Roman" w:cs="Times New Roman"/>
          <w:sz w:val="24"/>
        </w:rPr>
        <w:instrText xml:space="preserve"> ADDIN EN.CITE </w:instrTex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aaG91PC9BdXRob3I+PFllYXI+MjAxNDwvWWVhcj48UmVj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</w:fldData>
        </w:fldChar>
      </w:r>
      <w:r>
        <w:rPr>
          <w:rFonts w:ascii="Times New Roman" w:hAnsi="Times New Roman" w:cs="Times New Roman"/>
          <w:sz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</w:rPr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noProof/>
          <w:sz w:val="24"/>
        </w:rPr>
        <w:t>[2, 4, 5]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.</w:t>
      </w:r>
    </w:p>
    <w:p w:rsidR="00B66881" w:rsidRDefault="00B84410" w:rsidP="00E33206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  <w:t xml:space="preserve">There are limited studies for the powertrain losses of transmissions, including the losses in the gearbox and wet clutches together 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Zhou&lt;/Author&gt;&lt;Year&gt;2014&lt;/Year&gt;&lt;RecNum&gt;3&lt;/RecNum&gt;&lt;DisplayText&gt;[4]&lt;/DisplayText&gt;&lt;record&gt;&lt;rec-number&gt;3&lt;/rec-number&gt;&lt;foreign-keys&gt;&lt;key app="EN" db-id="xdfwtr0d2v2ztweztr1vtttte0eapxa5rwz2" timestamp="1422724819"&gt;3&lt;/key&gt;&lt;/foreign-keys&gt;&lt;ref-type name="Journal Article"&gt;17&lt;/ref-type&gt;&lt;contributors&gt;&lt;authors&gt;&lt;author&gt;Zhou, Xingxing&lt;/author&gt;&lt;author&gt;Walker, Paul&lt;/author&gt;&lt;author&gt;Zhang, Nong&lt;/author&gt;&lt;author&gt;Zhu, Bo&lt;/author&gt;&lt;author&gt;Ruan, Jiageng&lt;/author&gt;&lt;/authors&gt;&lt;/contributors&gt;&lt;titles&gt;&lt;title&gt;Numerical and experimental investigation of drag torque in a two-speed dual clutch transmission&lt;/title&gt;&lt;secondary-title&gt;Mechanism and Machine Theory&lt;/secondary-title&gt;&lt;/titles&gt;&lt;periodical&gt;&lt;full-title&gt;Mechanism and Machine Theory&lt;/full-title&gt;&lt;/periodical&gt;&lt;pages&gt;46-63&lt;/pages&gt;&lt;volume&gt;79&lt;/volume&gt;&lt;number&gt;0&lt;/number&gt;&lt;keywords&gt;&lt;keyword&gt;Drag torque&lt;/keyword&gt;&lt;keyword&gt;Power loss&lt;/keyword&gt;&lt;keyword&gt;Mathematical model&lt;/keyword&gt;&lt;keyword&gt;Dual clutch transmission&lt;/keyword&gt;&lt;keyword&gt;Experimental investigation&lt;/keyword&gt;&lt;/keywords&gt;&lt;dates&gt;&lt;year&gt;2014&lt;/year&gt;&lt;/dates&gt;&lt;isbn&gt;0094-114X&lt;/isbn&gt;&lt;urls&gt;&lt;related-urls&gt;&lt;url&gt;http://www.sciencedirect.com/science/article/pii/S0094114X14001141&lt;/url&gt;&lt;/related-urls&gt;&lt;/urls&gt;&lt;electronic-resource-num&gt;http://dx.doi.org/10.1016/j.mechmachtheory.2014.04.007&lt;/electronic-resource-num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noProof/>
          <w:sz w:val="24"/>
        </w:rPr>
        <w:t>[4]</w:t>
      </w:r>
      <w:r>
        <w:rPr>
          <w:rFonts w:ascii="Times New Roman" w:hAnsi="Times New Roman" w:cs="Times New Roman"/>
          <w:sz w:val="24"/>
        </w:rPr>
        <w:fldChar w:fldCharType="end"/>
      </w:r>
      <w:r w:rsidR="003B2615">
        <w:rPr>
          <w:rFonts w:ascii="Times New Roman" w:hAnsi="Times New Roman" w:cs="Times New Roman"/>
          <w:sz w:val="24"/>
        </w:rPr>
        <w:t xml:space="preserve">. </w:t>
      </w:r>
      <w:r w:rsidR="00625DF9">
        <w:rPr>
          <w:rFonts w:ascii="Times New Roman" w:hAnsi="Times New Roman" w:cs="Times New Roman"/>
          <w:sz w:val="24"/>
        </w:rPr>
        <w:t>S</w:t>
      </w:r>
      <w:r w:rsidR="003B2615">
        <w:rPr>
          <w:rFonts w:ascii="Times New Roman" w:hAnsi="Times New Roman" w:cs="Times New Roman"/>
          <w:sz w:val="24"/>
        </w:rPr>
        <w:t xml:space="preserve">tudies performed </w:t>
      </w:r>
      <w:r w:rsidR="00625DF9">
        <w:rPr>
          <w:rFonts w:ascii="Times New Roman" w:hAnsi="Times New Roman" w:cs="Times New Roman"/>
          <w:sz w:val="24"/>
        </w:rPr>
        <w:t>have used</w:t>
      </w:r>
      <w:r w:rsidR="003B2615">
        <w:rPr>
          <w:rFonts w:ascii="Times New Roman" w:hAnsi="Times New Roman" w:cs="Times New Roman"/>
          <w:sz w:val="24"/>
        </w:rPr>
        <w:t xml:space="preserve"> simulations</w:t>
      </w:r>
      <w:r w:rsidR="00625DF9">
        <w:rPr>
          <w:rFonts w:ascii="Times New Roman" w:hAnsi="Times New Roman" w:cs="Times New Roman"/>
          <w:sz w:val="24"/>
        </w:rPr>
        <w:t xml:space="preserve"> with computer software</w:t>
      </w:r>
      <w:r w:rsidR="003B2615">
        <w:rPr>
          <w:rFonts w:ascii="Times New Roman" w:hAnsi="Times New Roman" w:cs="Times New Roman"/>
          <w:sz w:val="24"/>
        </w:rPr>
        <w:t>, such as Matlab/Simulink to perform analysis of the DCT drag torque and shifting process</w:t>
      </w:r>
      <w:r w:rsidR="00625DF9">
        <w:rPr>
          <w:rFonts w:ascii="Times New Roman" w:hAnsi="Times New Roman" w:cs="Times New Roman"/>
          <w:sz w:val="24"/>
        </w:rPr>
        <w:t xml:space="preserve"> </w:t>
      </w:r>
      <w:r w:rsidR="00625DF9">
        <w:rPr>
          <w:rFonts w:ascii="Times New Roman" w:hAnsi="Times New Roman" w:cs="Times New Roman"/>
          <w:sz w:val="24"/>
        </w:rPr>
        <w:fldChar w:fldCharType="begin">
          <w:fldData xml:space="preserve">PEVuZE5vdGU+PENpdGU+PEF1dGhvcj5MaXU8L0F1dGhvcj48WWVhcj4yMDE0PC9ZZWFyPjxSZWNO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</w:fldData>
        </w:fldChar>
      </w:r>
      <w:r w:rsidR="00625DF9">
        <w:rPr>
          <w:rFonts w:ascii="Times New Roman" w:hAnsi="Times New Roman" w:cs="Times New Roman"/>
          <w:sz w:val="24"/>
        </w:rPr>
        <w:instrText xml:space="preserve"> ADDIN EN.CITE </w:instrText>
      </w:r>
      <w:r w:rsidR="00625DF9">
        <w:rPr>
          <w:rFonts w:ascii="Times New Roman" w:hAnsi="Times New Roman" w:cs="Times New Roman"/>
          <w:sz w:val="24"/>
        </w:rPr>
        <w:fldChar w:fldCharType="begin">
          <w:fldData xml:space="preserve">PEVuZE5vdGU+PENpdGU+PEF1dGhvcj5MaXU8L0F1dGhvcj48WWVhcj4yMDE0PC9ZZWFyPjxSZWNO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</w:fldData>
        </w:fldChar>
      </w:r>
      <w:r w:rsidR="00625DF9">
        <w:rPr>
          <w:rFonts w:ascii="Times New Roman" w:hAnsi="Times New Roman" w:cs="Times New Roman"/>
          <w:sz w:val="24"/>
        </w:rPr>
        <w:instrText xml:space="preserve"> ADDIN EN.CITE.DATA </w:instrText>
      </w:r>
      <w:r w:rsidR="00625DF9">
        <w:rPr>
          <w:rFonts w:ascii="Times New Roman" w:hAnsi="Times New Roman" w:cs="Times New Roman"/>
          <w:sz w:val="24"/>
        </w:rPr>
      </w:r>
      <w:r w:rsidR="00625DF9">
        <w:rPr>
          <w:rFonts w:ascii="Times New Roman" w:hAnsi="Times New Roman" w:cs="Times New Roman"/>
          <w:sz w:val="24"/>
        </w:rPr>
        <w:fldChar w:fldCharType="end"/>
      </w:r>
      <w:r w:rsidR="00625DF9">
        <w:rPr>
          <w:rFonts w:ascii="Times New Roman" w:hAnsi="Times New Roman" w:cs="Times New Roman"/>
          <w:sz w:val="24"/>
        </w:rPr>
      </w:r>
      <w:r w:rsidR="00625DF9">
        <w:rPr>
          <w:rFonts w:ascii="Times New Roman" w:hAnsi="Times New Roman" w:cs="Times New Roman"/>
          <w:sz w:val="24"/>
        </w:rPr>
        <w:fldChar w:fldCharType="separate"/>
      </w:r>
      <w:r w:rsidR="00625DF9">
        <w:rPr>
          <w:rFonts w:ascii="Times New Roman" w:hAnsi="Times New Roman" w:cs="Times New Roman"/>
          <w:noProof/>
          <w:sz w:val="24"/>
        </w:rPr>
        <w:t>[3, 4, 6]</w:t>
      </w:r>
      <w:r w:rsidR="00625DF9">
        <w:rPr>
          <w:rFonts w:ascii="Times New Roman" w:hAnsi="Times New Roman" w:cs="Times New Roman"/>
          <w:sz w:val="24"/>
        </w:rPr>
        <w:fldChar w:fldCharType="end"/>
      </w:r>
      <w:r w:rsidR="003B2615">
        <w:rPr>
          <w:rFonts w:ascii="Times New Roman" w:hAnsi="Times New Roman" w:cs="Times New Roman"/>
          <w:sz w:val="24"/>
        </w:rPr>
        <w:t>.</w:t>
      </w:r>
      <w:r w:rsidR="00625DF9">
        <w:rPr>
          <w:rFonts w:ascii="Times New Roman" w:hAnsi="Times New Roman" w:cs="Times New Roman"/>
          <w:sz w:val="24"/>
        </w:rPr>
        <w:t xml:space="preserve"> </w:t>
      </w:r>
      <w:r w:rsidR="00505BA6" w:rsidRPr="006737CA">
        <w:rPr>
          <w:rFonts w:ascii="Times New Roman" w:hAnsi="Times New Roman" w:cs="Times New Roman"/>
          <w:sz w:val="24"/>
          <w:highlight w:val="yellow"/>
        </w:rPr>
        <w:t>However, t</w:t>
      </w:r>
      <w:r w:rsidR="00625DF9" w:rsidRPr="006737CA">
        <w:rPr>
          <w:rFonts w:ascii="Times New Roman" w:hAnsi="Times New Roman" w:cs="Times New Roman"/>
          <w:sz w:val="24"/>
          <w:highlight w:val="yellow"/>
        </w:rPr>
        <w:t>here is a lack of real world analysis and testing of DCTs in actual vehicle</w:t>
      </w:r>
      <w:r w:rsidR="00505BA6" w:rsidRPr="006737CA">
        <w:rPr>
          <w:rFonts w:ascii="Times New Roman" w:hAnsi="Times New Roman" w:cs="Times New Roman"/>
          <w:sz w:val="24"/>
          <w:highlight w:val="yellow"/>
        </w:rPr>
        <w:t>s</w:t>
      </w:r>
      <w:bookmarkStart w:id="0" w:name="_GoBack"/>
      <w:bookmarkEnd w:id="0"/>
      <w:r w:rsidR="00625DF9">
        <w:rPr>
          <w:rFonts w:ascii="Times New Roman" w:hAnsi="Times New Roman" w:cs="Times New Roman"/>
          <w:sz w:val="24"/>
        </w:rPr>
        <w:t xml:space="preserve"> </w:t>
      </w:r>
      <w:r w:rsidR="00625DF9">
        <w:rPr>
          <w:rFonts w:ascii="Times New Roman" w:hAnsi="Times New Roman" w:cs="Times New Roman"/>
          <w:sz w:val="24"/>
        </w:rPr>
        <w:fldChar w:fldCharType="begin">
          <w:fldData xml:space="preserve">PEVuZE5vdGU+PENpdGU+PEF1dGhvcj5YaWFvaHVpPC9BdXRob3I+PFllYXI+MjAxNTwvWWVhcj48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</w:fldData>
        </w:fldChar>
      </w:r>
      <w:r w:rsidR="00625DF9">
        <w:rPr>
          <w:rFonts w:ascii="Times New Roman" w:hAnsi="Times New Roman" w:cs="Times New Roman"/>
          <w:sz w:val="24"/>
        </w:rPr>
        <w:instrText xml:space="preserve"> ADDIN EN.CITE </w:instrText>
      </w:r>
      <w:r w:rsidR="00625DF9">
        <w:rPr>
          <w:rFonts w:ascii="Times New Roman" w:hAnsi="Times New Roman" w:cs="Times New Roman"/>
          <w:sz w:val="24"/>
        </w:rPr>
        <w:fldChar w:fldCharType="begin">
          <w:fldData xml:space="preserve">PEVuZE5vdGU+PENpdGU+PEF1dGhvcj5YaWFvaHVpPC9BdXRob3I+PFllYXI+MjAxNTwvWWVhcj48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</w:fldData>
        </w:fldChar>
      </w:r>
      <w:r w:rsidR="00625DF9">
        <w:rPr>
          <w:rFonts w:ascii="Times New Roman" w:hAnsi="Times New Roman" w:cs="Times New Roman"/>
          <w:sz w:val="24"/>
        </w:rPr>
        <w:instrText xml:space="preserve"> ADDIN EN.CITE.DATA </w:instrText>
      </w:r>
      <w:r w:rsidR="00625DF9">
        <w:rPr>
          <w:rFonts w:ascii="Times New Roman" w:hAnsi="Times New Roman" w:cs="Times New Roman"/>
          <w:sz w:val="24"/>
        </w:rPr>
      </w:r>
      <w:r w:rsidR="00625DF9">
        <w:rPr>
          <w:rFonts w:ascii="Times New Roman" w:hAnsi="Times New Roman" w:cs="Times New Roman"/>
          <w:sz w:val="24"/>
        </w:rPr>
        <w:fldChar w:fldCharType="end"/>
      </w:r>
      <w:r w:rsidR="00625DF9">
        <w:rPr>
          <w:rFonts w:ascii="Times New Roman" w:hAnsi="Times New Roman" w:cs="Times New Roman"/>
          <w:sz w:val="24"/>
        </w:rPr>
      </w:r>
      <w:r w:rsidR="00625DF9">
        <w:rPr>
          <w:rFonts w:ascii="Times New Roman" w:hAnsi="Times New Roman" w:cs="Times New Roman"/>
          <w:sz w:val="24"/>
        </w:rPr>
        <w:fldChar w:fldCharType="separate"/>
      </w:r>
      <w:r w:rsidR="00625DF9">
        <w:rPr>
          <w:rFonts w:ascii="Times New Roman" w:hAnsi="Times New Roman" w:cs="Times New Roman"/>
          <w:noProof/>
          <w:sz w:val="24"/>
        </w:rPr>
        <w:t>[6]</w:t>
      </w:r>
      <w:r w:rsidR="00625DF9">
        <w:rPr>
          <w:rFonts w:ascii="Times New Roman" w:hAnsi="Times New Roman" w:cs="Times New Roman"/>
          <w:sz w:val="24"/>
        </w:rPr>
        <w:fldChar w:fldCharType="end"/>
      </w:r>
      <w:r w:rsidR="00DD3E76">
        <w:rPr>
          <w:rFonts w:ascii="Times New Roman" w:hAnsi="Times New Roman" w:cs="Times New Roman"/>
          <w:sz w:val="24"/>
        </w:rPr>
        <w:t xml:space="preserve">. Research into the use of </w:t>
      </w:r>
      <w:r w:rsidR="00B66881">
        <w:rPr>
          <w:rFonts w:ascii="Times New Roman" w:hAnsi="Times New Roman" w:cs="Times New Roman"/>
          <w:sz w:val="24"/>
        </w:rPr>
        <w:t xml:space="preserve">a </w:t>
      </w:r>
      <w:r w:rsidR="00DD3E76">
        <w:rPr>
          <w:rFonts w:ascii="Times New Roman" w:hAnsi="Times New Roman" w:cs="Times New Roman"/>
          <w:sz w:val="24"/>
        </w:rPr>
        <w:t>Dual Clutch Transmissi</w:t>
      </w:r>
      <w:r w:rsidR="008E3938">
        <w:rPr>
          <w:rFonts w:ascii="Times New Roman" w:hAnsi="Times New Roman" w:cs="Times New Roman"/>
          <w:sz w:val="24"/>
        </w:rPr>
        <w:t xml:space="preserve">on in the Formula SAE car is needed to determine the </w:t>
      </w:r>
      <w:r w:rsidR="00B66881">
        <w:rPr>
          <w:rFonts w:ascii="Times New Roman" w:hAnsi="Times New Roman" w:cs="Times New Roman"/>
          <w:sz w:val="24"/>
        </w:rPr>
        <w:t xml:space="preserve">feasibility </w:t>
      </w:r>
      <w:r w:rsidR="008E3938">
        <w:rPr>
          <w:rFonts w:ascii="Times New Roman" w:hAnsi="Times New Roman" w:cs="Times New Roman"/>
          <w:sz w:val="24"/>
        </w:rPr>
        <w:t>of its use in future SAE competition vehicles.</w:t>
      </w:r>
    </w:p>
    <w:p w:rsidR="006B6118" w:rsidRDefault="006B6118" w:rsidP="00E33206">
      <w:pPr>
        <w:spacing w:line="480" w:lineRule="auto"/>
        <w:rPr>
          <w:rFonts w:ascii="Times New Roman" w:hAnsi="Times New Roman" w:cs="Times New Roman"/>
          <w:sz w:val="24"/>
        </w:rPr>
      </w:pPr>
    </w:p>
    <w:p w:rsidR="006B6118" w:rsidRPr="000028CA" w:rsidRDefault="006B6118" w:rsidP="006B6118">
      <w:pPr>
        <w:spacing w:after="0"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References</w:t>
      </w:r>
    </w:p>
    <w:p w:rsidR="006059BF" w:rsidRPr="00BD1AEA" w:rsidRDefault="00E33206" w:rsidP="006B611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D1AEA">
        <w:rPr>
          <w:rFonts w:ascii="Times New Roman" w:hAnsi="Times New Roman" w:cs="Times New Roman"/>
          <w:sz w:val="24"/>
          <w:szCs w:val="24"/>
        </w:rPr>
        <w:fldChar w:fldCharType="begin"/>
      </w:r>
      <w:r w:rsidRPr="006059B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D1AEA">
        <w:rPr>
          <w:rFonts w:ascii="Times New Roman" w:hAnsi="Times New Roman" w:cs="Times New Roman"/>
          <w:sz w:val="24"/>
          <w:szCs w:val="24"/>
        </w:rPr>
        <w:fldChar w:fldCharType="separate"/>
      </w:r>
      <w:r w:rsidR="006059BF" w:rsidRPr="00BD1AEA">
        <w:rPr>
          <w:rFonts w:ascii="Times New Roman" w:hAnsi="Times New Roman" w:cs="Times New Roman"/>
          <w:sz w:val="24"/>
          <w:szCs w:val="24"/>
        </w:rPr>
        <w:t>[1]</w:t>
      </w:r>
      <w:r w:rsidR="006059BF" w:rsidRPr="00BD1AEA">
        <w:rPr>
          <w:rFonts w:ascii="Times New Roman" w:hAnsi="Times New Roman" w:cs="Times New Roman"/>
          <w:sz w:val="24"/>
          <w:szCs w:val="24"/>
        </w:rPr>
        <w:tab/>
        <w:t xml:space="preserve">E. Galvagno, M. Velardocchia, and A. Vigliani, "Analysis and simulation of a torque assist automated manual transmission," </w:t>
      </w:r>
      <w:r w:rsidR="006059BF" w:rsidRPr="00BD1AEA">
        <w:rPr>
          <w:rFonts w:ascii="Times New Roman" w:hAnsi="Times New Roman" w:cs="Times New Roman"/>
          <w:i/>
          <w:sz w:val="24"/>
          <w:szCs w:val="24"/>
        </w:rPr>
        <w:t xml:space="preserve">Mechanical Systems and Signal Processing, </w:t>
      </w:r>
      <w:r w:rsidR="006059BF" w:rsidRPr="00BD1AEA">
        <w:rPr>
          <w:rFonts w:ascii="Times New Roman" w:hAnsi="Times New Roman" w:cs="Times New Roman"/>
          <w:sz w:val="24"/>
          <w:szCs w:val="24"/>
        </w:rPr>
        <w:t>vol. 25, pp. 1877-1886, 2011.</w:t>
      </w:r>
    </w:p>
    <w:p w:rsidR="006059BF" w:rsidRPr="00BD1AEA" w:rsidRDefault="006059BF" w:rsidP="006B611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D1AEA">
        <w:rPr>
          <w:rFonts w:ascii="Times New Roman" w:hAnsi="Times New Roman" w:cs="Times New Roman"/>
          <w:sz w:val="24"/>
          <w:szCs w:val="24"/>
        </w:rPr>
        <w:t>[2]</w:t>
      </w:r>
      <w:r w:rsidRPr="00BD1AEA">
        <w:rPr>
          <w:rFonts w:ascii="Times New Roman" w:hAnsi="Times New Roman" w:cs="Times New Roman"/>
          <w:sz w:val="24"/>
          <w:szCs w:val="24"/>
        </w:rPr>
        <w:tab/>
        <w:t xml:space="preserve">J. J. Oh, S. B. Choi, and J. Kim, "Driveline modeling and estimation of individual clutch torque during gear shifts for dual clutch transmission," </w:t>
      </w:r>
      <w:r w:rsidRPr="00BD1AEA">
        <w:rPr>
          <w:rFonts w:ascii="Times New Roman" w:hAnsi="Times New Roman" w:cs="Times New Roman"/>
          <w:i/>
          <w:sz w:val="24"/>
          <w:szCs w:val="24"/>
        </w:rPr>
        <w:t xml:space="preserve">Mechatronics, </w:t>
      </w:r>
      <w:r w:rsidRPr="00BD1AEA">
        <w:rPr>
          <w:rFonts w:ascii="Times New Roman" w:hAnsi="Times New Roman" w:cs="Times New Roman"/>
          <w:sz w:val="24"/>
          <w:szCs w:val="24"/>
        </w:rPr>
        <w:t>vol. 24, pp. 449-463, 2014.</w:t>
      </w:r>
    </w:p>
    <w:p w:rsidR="006059BF" w:rsidRPr="00BD1AEA" w:rsidRDefault="006059BF" w:rsidP="006B611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D1AEA">
        <w:rPr>
          <w:rFonts w:ascii="Times New Roman" w:hAnsi="Times New Roman" w:cs="Times New Roman"/>
          <w:sz w:val="24"/>
          <w:szCs w:val="24"/>
        </w:rPr>
        <w:t>[3]</w:t>
      </w:r>
      <w:r w:rsidRPr="00BD1AEA">
        <w:rPr>
          <w:rFonts w:ascii="Times New Roman" w:hAnsi="Times New Roman" w:cs="Times New Roman"/>
          <w:sz w:val="24"/>
          <w:szCs w:val="24"/>
        </w:rPr>
        <w:tab/>
        <w:t xml:space="preserve">Y. Liu, D. Qin, H. Jiang, and Y. Zhang, "Shift control strategy and experimental validation for dry dual clutch transmissions," </w:t>
      </w:r>
      <w:r w:rsidRPr="00BD1AEA">
        <w:rPr>
          <w:rFonts w:ascii="Times New Roman" w:hAnsi="Times New Roman" w:cs="Times New Roman"/>
          <w:i/>
          <w:sz w:val="24"/>
          <w:szCs w:val="24"/>
        </w:rPr>
        <w:t xml:space="preserve">Mechanism and Machine Theory, </w:t>
      </w:r>
      <w:r w:rsidRPr="00BD1AEA">
        <w:rPr>
          <w:rFonts w:ascii="Times New Roman" w:hAnsi="Times New Roman" w:cs="Times New Roman"/>
          <w:sz w:val="24"/>
          <w:szCs w:val="24"/>
        </w:rPr>
        <w:t>vol. 75, pp. 41-53, 2014.</w:t>
      </w:r>
    </w:p>
    <w:p w:rsidR="006059BF" w:rsidRPr="00BD1AEA" w:rsidRDefault="006059BF" w:rsidP="006B611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D1AEA">
        <w:rPr>
          <w:rFonts w:ascii="Times New Roman" w:hAnsi="Times New Roman" w:cs="Times New Roman"/>
          <w:sz w:val="24"/>
          <w:szCs w:val="24"/>
        </w:rPr>
        <w:t>[4]</w:t>
      </w:r>
      <w:r w:rsidRPr="00BD1AEA">
        <w:rPr>
          <w:rFonts w:ascii="Times New Roman" w:hAnsi="Times New Roman" w:cs="Times New Roman"/>
          <w:sz w:val="24"/>
          <w:szCs w:val="24"/>
        </w:rPr>
        <w:tab/>
        <w:t xml:space="preserve">X. Zhou, P. Walker, N. Zhang, B. Zhu, and J. Ruan, "Numerical and experimental investigation of drag torque in a two-speed dual clutch transmission," </w:t>
      </w:r>
      <w:r w:rsidRPr="00BD1AEA">
        <w:rPr>
          <w:rFonts w:ascii="Times New Roman" w:hAnsi="Times New Roman" w:cs="Times New Roman"/>
          <w:i/>
          <w:sz w:val="24"/>
          <w:szCs w:val="24"/>
        </w:rPr>
        <w:t xml:space="preserve">Mechanism and Machine Theory, </w:t>
      </w:r>
      <w:r w:rsidRPr="00BD1AEA">
        <w:rPr>
          <w:rFonts w:ascii="Times New Roman" w:hAnsi="Times New Roman" w:cs="Times New Roman"/>
          <w:sz w:val="24"/>
          <w:szCs w:val="24"/>
        </w:rPr>
        <w:t>vol. 79, pp. 46-63, 2014.</w:t>
      </w:r>
    </w:p>
    <w:p w:rsidR="006059BF" w:rsidRPr="00BD1AEA" w:rsidRDefault="006059BF" w:rsidP="006B611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D1AEA">
        <w:rPr>
          <w:rFonts w:ascii="Times New Roman" w:hAnsi="Times New Roman" w:cs="Times New Roman"/>
          <w:sz w:val="24"/>
          <w:szCs w:val="24"/>
        </w:rPr>
        <w:t>[5]</w:t>
      </w:r>
      <w:r w:rsidRPr="00BD1AEA">
        <w:rPr>
          <w:rFonts w:ascii="Times New Roman" w:hAnsi="Times New Roman" w:cs="Times New Roman"/>
          <w:sz w:val="24"/>
          <w:szCs w:val="24"/>
        </w:rPr>
        <w:tab/>
        <w:t xml:space="preserve">J. J. Oh and S. B. Choi, "Real-Time Estimation of Transmitted Torque on Each Clutch for Ground Vehicles With Dual Clutch Transmission," </w:t>
      </w:r>
      <w:r w:rsidRPr="00BD1AEA">
        <w:rPr>
          <w:rFonts w:ascii="Times New Roman" w:hAnsi="Times New Roman" w:cs="Times New Roman"/>
          <w:i/>
          <w:sz w:val="24"/>
          <w:szCs w:val="24"/>
        </w:rPr>
        <w:t xml:space="preserve">Mechatronics, IEEE/ASME Transactions on, </w:t>
      </w:r>
      <w:r w:rsidRPr="00BD1AEA">
        <w:rPr>
          <w:rFonts w:ascii="Times New Roman" w:hAnsi="Times New Roman" w:cs="Times New Roman"/>
          <w:sz w:val="24"/>
          <w:szCs w:val="24"/>
        </w:rPr>
        <w:t>vol. 20, pp. 24-36, 2015.</w:t>
      </w:r>
    </w:p>
    <w:p w:rsidR="006059BF" w:rsidRPr="00BD1AEA" w:rsidRDefault="006059BF" w:rsidP="006B611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D1AEA">
        <w:rPr>
          <w:rFonts w:ascii="Times New Roman" w:hAnsi="Times New Roman" w:cs="Times New Roman"/>
          <w:sz w:val="24"/>
          <w:szCs w:val="24"/>
        </w:rPr>
        <w:t>[6]</w:t>
      </w:r>
      <w:r w:rsidRPr="00BD1AEA">
        <w:rPr>
          <w:rFonts w:ascii="Times New Roman" w:hAnsi="Times New Roman" w:cs="Times New Roman"/>
          <w:sz w:val="24"/>
          <w:szCs w:val="24"/>
        </w:rPr>
        <w:tab/>
        <w:t xml:space="preserve">L. Xiaohui, C. Hong, G. Bingzhao, Z. Zhenwei, and J. Weiwei, "Data-Driven Predictive Gearshift Control for Dual-Clutch Transmissions and FPGA Implementation," </w:t>
      </w:r>
      <w:r w:rsidRPr="00BD1AEA">
        <w:rPr>
          <w:rFonts w:ascii="Times New Roman" w:hAnsi="Times New Roman" w:cs="Times New Roman"/>
          <w:i/>
          <w:sz w:val="24"/>
          <w:szCs w:val="24"/>
        </w:rPr>
        <w:t xml:space="preserve">Industrial Electronics, IEEE Transactions on, </w:t>
      </w:r>
      <w:r w:rsidRPr="00BD1AEA">
        <w:rPr>
          <w:rFonts w:ascii="Times New Roman" w:hAnsi="Times New Roman" w:cs="Times New Roman"/>
          <w:sz w:val="24"/>
          <w:szCs w:val="24"/>
        </w:rPr>
        <w:t>vol. 62, pp. 599-610, 2015.</w:t>
      </w:r>
    </w:p>
    <w:p w:rsidR="00EA36B2" w:rsidRPr="000028CA" w:rsidRDefault="00E33206" w:rsidP="006B611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D1AEA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A36B2" w:rsidRPr="000028CA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A306C" w:rsidRDefault="003A306C" w:rsidP="008B18B3">
      <w:pPr>
        <w:spacing w:after="0" w:line="240" w:lineRule="auto"/>
      </w:pPr>
      <w:r>
        <w:separator/>
      </w:r>
    </w:p>
  </w:endnote>
  <w:endnote w:type="continuationSeparator" w:id="0">
    <w:p w:rsidR="003A306C" w:rsidRDefault="003A306C" w:rsidP="008B18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A306C" w:rsidRDefault="003A306C" w:rsidP="008B18B3">
      <w:pPr>
        <w:spacing w:after="0" w:line="240" w:lineRule="auto"/>
      </w:pPr>
      <w:r>
        <w:separator/>
      </w:r>
    </w:p>
  </w:footnote>
  <w:footnote w:type="continuationSeparator" w:id="0">
    <w:p w:rsidR="003A306C" w:rsidRDefault="003A306C" w:rsidP="008B18B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61616563"/>
      <w:docPartObj>
        <w:docPartGallery w:val="Page Numbers (Top of Page)"/>
        <w:docPartUnique/>
      </w:docPartObj>
    </w:sdtPr>
    <w:sdtEndPr>
      <w:rPr>
        <w:noProof/>
      </w:rPr>
    </w:sdtEndPr>
    <w:sdtContent>
      <w:p w:rsidR="008B18B3" w:rsidRDefault="008B18B3">
        <w:pPr>
          <w:pStyle w:val="Header"/>
          <w:jc w:val="right"/>
        </w:pPr>
        <w:r>
          <w:t>Jared Brooks</w:t>
        </w:r>
        <w:r>
          <w:tab/>
          <w:t>Dual Clutch Transmission</w:t>
        </w:r>
        <w:r w:rsidR="00F277E6">
          <w:t xml:space="preserve"> Introduction</w:t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737CA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8B18B3" w:rsidRDefault="008B18B3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fwtr0d2v2ztweztr1vtttte0eapxa5rwz2&quot;&gt;Formula Library&lt;record-ids&gt;&lt;item&gt;1&lt;/item&gt;&lt;item&gt;2&lt;/item&gt;&lt;item&gt;3&lt;/item&gt;&lt;item&gt;4&lt;/item&gt;&lt;item&gt;5&lt;/item&gt;&lt;item&gt;6&lt;/item&gt;&lt;/record-ids&gt;&lt;/item&gt;&lt;/Libraries&gt;"/>
  </w:docVars>
  <w:rsids>
    <w:rsidRoot w:val="00E33206"/>
    <w:rsid w:val="0000107C"/>
    <w:rsid w:val="00001699"/>
    <w:rsid w:val="000028CA"/>
    <w:rsid w:val="00002C91"/>
    <w:rsid w:val="000043B1"/>
    <w:rsid w:val="00006468"/>
    <w:rsid w:val="00014EC2"/>
    <w:rsid w:val="000210D9"/>
    <w:rsid w:val="00022E6D"/>
    <w:rsid w:val="00027FEC"/>
    <w:rsid w:val="00030A4C"/>
    <w:rsid w:val="00030ECD"/>
    <w:rsid w:val="00031B00"/>
    <w:rsid w:val="000378D2"/>
    <w:rsid w:val="00037FC8"/>
    <w:rsid w:val="00042224"/>
    <w:rsid w:val="00053671"/>
    <w:rsid w:val="000570CB"/>
    <w:rsid w:val="00057D8E"/>
    <w:rsid w:val="00060CD6"/>
    <w:rsid w:val="00061E79"/>
    <w:rsid w:val="00062776"/>
    <w:rsid w:val="000652F9"/>
    <w:rsid w:val="00072454"/>
    <w:rsid w:val="00080927"/>
    <w:rsid w:val="000832FF"/>
    <w:rsid w:val="000839AB"/>
    <w:rsid w:val="00086A23"/>
    <w:rsid w:val="00087CA7"/>
    <w:rsid w:val="00093984"/>
    <w:rsid w:val="000955B7"/>
    <w:rsid w:val="000A0298"/>
    <w:rsid w:val="000A1FA8"/>
    <w:rsid w:val="000A3F56"/>
    <w:rsid w:val="000B2212"/>
    <w:rsid w:val="000B3147"/>
    <w:rsid w:val="000B678D"/>
    <w:rsid w:val="000C5697"/>
    <w:rsid w:val="000C59AF"/>
    <w:rsid w:val="000D19F9"/>
    <w:rsid w:val="000D1D88"/>
    <w:rsid w:val="000D494A"/>
    <w:rsid w:val="000D6923"/>
    <w:rsid w:val="000E1497"/>
    <w:rsid w:val="000E15AF"/>
    <w:rsid w:val="000E1884"/>
    <w:rsid w:val="000F0684"/>
    <w:rsid w:val="000F0DD1"/>
    <w:rsid w:val="000F1D5E"/>
    <w:rsid w:val="000F36B3"/>
    <w:rsid w:val="000F4A8F"/>
    <w:rsid w:val="00101B49"/>
    <w:rsid w:val="00101CC7"/>
    <w:rsid w:val="0011162B"/>
    <w:rsid w:val="00113114"/>
    <w:rsid w:val="00113285"/>
    <w:rsid w:val="001167AE"/>
    <w:rsid w:val="00117052"/>
    <w:rsid w:val="00117E6F"/>
    <w:rsid w:val="0012256F"/>
    <w:rsid w:val="00133989"/>
    <w:rsid w:val="0013511A"/>
    <w:rsid w:val="001372FD"/>
    <w:rsid w:val="00146E76"/>
    <w:rsid w:val="00153161"/>
    <w:rsid w:val="00153E9A"/>
    <w:rsid w:val="001542E3"/>
    <w:rsid w:val="001543C0"/>
    <w:rsid w:val="001566BB"/>
    <w:rsid w:val="00156896"/>
    <w:rsid w:val="00160169"/>
    <w:rsid w:val="001733AD"/>
    <w:rsid w:val="00175926"/>
    <w:rsid w:val="00184072"/>
    <w:rsid w:val="00184BEF"/>
    <w:rsid w:val="001872ED"/>
    <w:rsid w:val="00196543"/>
    <w:rsid w:val="001A1A83"/>
    <w:rsid w:val="001A4789"/>
    <w:rsid w:val="001A67C6"/>
    <w:rsid w:val="001B699F"/>
    <w:rsid w:val="001B6F7A"/>
    <w:rsid w:val="001C12B8"/>
    <w:rsid w:val="001C1342"/>
    <w:rsid w:val="001C24EF"/>
    <w:rsid w:val="001C46E4"/>
    <w:rsid w:val="001C5721"/>
    <w:rsid w:val="001C7A90"/>
    <w:rsid w:val="001D4B5B"/>
    <w:rsid w:val="001D6B9F"/>
    <w:rsid w:val="001E1EB5"/>
    <w:rsid w:val="001E27ED"/>
    <w:rsid w:val="001E5FF0"/>
    <w:rsid w:val="001F1856"/>
    <w:rsid w:val="001F2701"/>
    <w:rsid w:val="001F486A"/>
    <w:rsid w:val="002004E3"/>
    <w:rsid w:val="00203E23"/>
    <w:rsid w:val="00214F38"/>
    <w:rsid w:val="00215533"/>
    <w:rsid w:val="0021600D"/>
    <w:rsid w:val="002252D5"/>
    <w:rsid w:val="00227456"/>
    <w:rsid w:val="00234191"/>
    <w:rsid w:val="00237B87"/>
    <w:rsid w:val="00244014"/>
    <w:rsid w:val="00244E74"/>
    <w:rsid w:val="0026000D"/>
    <w:rsid w:val="00263D33"/>
    <w:rsid w:val="00273101"/>
    <w:rsid w:val="00274C1C"/>
    <w:rsid w:val="00275D97"/>
    <w:rsid w:val="00277268"/>
    <w:rsid w:val="00282B96"/>
    <w:rsid w:val="00292E5A"/>
    <w:rsid w:val="002931F1"/>
    <w:rsid w:val="00294A4D"/>
    <w:rsid w:val="002952EA"/>
    <w:rsid w:val="002A18A9"/>
    <w:rsid w:val="002A2D03"/>
    <w:rsid w:val="002A6F32"/>
    <w:rsid w:val="002A7558"/>
    <w:rsid w:val="002B6565"/>
    <w:rsid w:val="002B7206"/>
    <w:rsid w:val="002B7217"/>
    <w:rsid w:val="002B740A"/>
    <w:rsid w:val="002C05BC"/>
    <w:rsid w:val="002C31D2"/>
    <w:rsid w:val="002C345B"/>
    <w:rsid w:val="002C519F"/>
    <w:rsid w:val="002C5E35"/>
    <w:rsid w:val="002C7717"/>
    <w:rsid w:val="002D0DDD"/>
    <w:rsid w:val="002D1DD9"/>
    <w:rsid w:val="002E3586"/>
    <w:rsid w:val="002E4B5A"/>
    <w:rsid w:val="002F359D"/>
    <w:rsid w:val="002F505B"/>
    <w:rsid w:val="0030565F"/>
    <w:rsid w:val="003060F3"/>
    <w:rsid w:val="003103F6"/>
    <w:rsid w:val="00310B71"/>
    <w:rsid w:val="00315189"/>
    <w:rsid w:val="00316AFB"/>
    <w:rsid w:val="0032350B"/>
    <w:rsid w:val="00324226"/>
    <w:rsid w:val="003270C5"/>
    <w:rsid w:val="00334BF5"/>
    <w:rsid w:val="0034097D"/>
    <w:rsid w:val="00341D4C"/>
    <w:rsid w:val="00344DA3"/>
    <w:rsid w:val="00352C46"/>
    <w:rsid w:val="003568FD"/>
    <w:rsid w:val="0036075B"/>
    <w:rsid w:val="00364C6F"/>
    <w:rsid w:val="00364EE7"/>
    <w:rsid w:val="00371A42"/>
    <w:rsid w:val="003744C6"/>
    <w:rsid w:val="00382B8F"/>
    <w:rsid w:val="0038758E"/>
    <w:rsid w:val="0039106A"/>
    <w:rsid w:val="0039133C"/>
    <w:rsid w:val="00393208"/>
    <w:rsid w:val="003934E9"/>
    <w:rsid w:val="00394F94"/>
    <w:rsid w:val="00396488"/>
    <w:rsid w:val="00396505"/>
    <w:rsid w:val="003A145D"/>
    <w:rsid w:val="003A2242"/>
    <w:rsid w:val="003A230B"/>
    <w:rsid w:val="003A306C"/>
    <w:rsid w:val="003B2532"/>
    <w:rsid w:val="003B2615"/>
    <w:rsid w:val="003B2E21"/>
    <w:rsid w:val="003C14A6"/>
    <w:rsid w:val="003C2739"/>
    <w:rsid w:val="003D0529"/>
    <w:rsid w:val="003D5BF8"/>
    <w:rsid w:val="003E2748"/>
    <w:rsid w:val="003E6B55"/>
    <w:rsid w:val="003E6FA0"/>
    <w:rsid w:val="003F615D"/>
    <w:rsid w:val="004039DB"/>
    <w:rsid w:val="00412846"/>
    <w:rsid w:val="0043060E"/>
    <w:rsid w:val="004328A9"/>
    <w:rsid w:val="00433860"/>
    <w:rsid w:val="00434D44"/>
    <w:rsid w:val="00457AB2"/>
    <w:rsid w:val="00463473"/>
    <w:rsid w:val="00464359"/>
    <w:rsid w:val="00464A3B"/>
    <w:rsid w:val="0046704F"/>
    <w:rsid w:val="004701CD"/>
    <w:rsid w:val="0047228C"/>
    <w:rsid w:val="0047389D"/>
    <w:rsid w:val="00477537"/>
    <w:rsid w:val="004871D6"/>
    <w:rsid w:val="004911BF"/>
    <w:rsid w:val="004A2E23"/>
    <w:rsid w:val="004A3AED"/>
    <w:rsid w:val="004B4A61"/>
    <w:rsid w:val="004B56DD"/>
    <w:rsid w:val="004B5AF8"/>
    <w:rsid w:val="004C39E2"/>
    <w:rsid w:val="004C6B79"/>
    <w:rsid w:val="004D067F"/>
    <w:rsid w:val="004D7D80"/>
    <w:rsid w:val="004E071E"/>
    <w:rsid w:val="004E1209"/>
    <w:rsid w:val="004E3E65"/>
    <w:rsid w:val="004E45C9"/>
    <w:rsid w:val="004E73B5"/>
    <w:rsid w:val="004F6CD8"/>
    <w:rsid w:val="00505BA6"/>
    <w:rsid w:val="00506507"/>
    <w:rsid w:val="00510D58"/>
    <w:rsid w:val="00516505"/>
    <w:rsid w:val="00517F53"/>
    <w:rsid w:val="00522949"/>
    <w:rsid w:val="00525566"/>
    <w:rsid w:val="00526EC4"/>
    <w:rsid w:val="005459A1"/>
    <w:rsid w:val="005521E7"/>
    <w:rsid w:val="005553A5"/>
    <w:rsid w:val="00561CCD"/>
    <w:rsid w:val="0056698C"/>
    <w:rsid w:val="0057054E"/>
    <w:rsid w:val="00570FB5"/>
    <w:rsid w:val="005742A8"/>
    <w:rsid w:val="0057636C"/>
    <w:rsid w:val="00576CEF"/>
    <w:rsid w:val="00583737"/>
    <w:rsid w:val="005868C4"/>
    <w:rsid w:val="005877A6"/>
    <w:rsid w:val="00594259"/>
    <w:rsid w:val="005A1407"/>
    <w:rsid w:val="005A35A0"/>
    <w:rsid w:val="005A62A7"/>
    <w:rsid w:val="005B4093"/>
    <w:rsid w:val="005B627E"/>
    <w:rsid w:val="005D00B4"/>
    <w:rsid w:val="005D3D44"/>
    <w:rsid w:val="005D588C"/>
    <w:rsid w:val="005D7240"/>
    <w:rsid w:val="005E028C"/>
    <w:rsid w:val="005E2806"/>
    <w:rsid w:val="005E32FC"/>
    <w:rsid w:val="005E4A8E"/>
    <w:rsid w:val="005F6383"/>
    <w:rsid w:val="00601B5D"/>
    <w:rsid w:val="006059BF"/>
    <w:rsid w:val="00607104"/>
    <w:rsid w:val="0061087D"/>
    <w:rsid w:val="00610B3A"/>
    <w:rsid w:val="00616F92"/>
    <w:rsid w:val="0062365A"/>
    <w:rsid w:val="006249E1"/>
    <w:rsid w:val="00625ABD"/>
    <w:rsid w:val="00625DF9"/>
    <w:rsid w:val="0064099F"/>
    <w:rsid w:val="00641039"/>
    <w:rsid w:val="00645EB2"/>
    <w:rsid w:val="00646339"/>
    <w:rsid w:val="006534E2"/>
    <w:rsid w:val="00655CF5"/>
    <w:rsid w:val="006629C3"/>
    <w:rsid w:val="0066767E"/>
    <w:rsid w:val="00670BB9"/>
    <w:rsid w:val="006718AB"/>
    <w:rsid w:val="00671D8F"/>
    <w:rsid w:val="006737CA"/>
    <w:rsid w:val="006767D8"/>
    <w:rsid w:val="006859EF"/>
    <w:rsid w:val="00686C56"/>
    <w:rsid w:val="0069031C"/>
    <w:rsid w:val="006904E9"/>
    <w:rsid w:val="006952F5"/>
    <w:rsid w:val="00695ABD"/>
    <w:rsid w:val="006A0B6F"/>
    <w:rsid w:val="006A13D2"/>
    <w:rsid w:val="006B2BC2"/>
    <w:rsid w:val="006B5618"/>
    <w:rsid w:val="006B6118"/>
    <w:rsid w:val="006B7A06"/>
    <w:rsid w:val="006C22E3"/>
    <w:rsid w:val="006C2852"/>
    <w:rsid w:val="006C3801"/>
    <w:rsid w:val="006C4169"/>
    <w:rsid w:val="006C5982"/>
    <w:rsid w:val="006C666B"/>
    <w:rsid w:val="006C7721"/>
    <w:rsid w:val="006D19DD"/>
    <w:rsid w:val="006D23A2"/>
    <w:rsid w:val="006D3C7F"/>
    <w:rsid w:val="006E4E79"/>
    <w:rsid w:val="006F6346"/>
    <w:rsid w:val="0070085D"/>
    <w:rsid w:val="00701818"/>
    <w:rsid w:val="0070498F"/>
    <w:rsid w:val="00710BDF"/>
    <w:rsid w:val="00713973"/>
    <w:rsid w:val="00716089"/>
    <w:rsid w:val="00717127"/>
    <w:rsid w:val="007261FD"/>
    <w:rsid w:val="007325F2"/>
    <w:rsid w:val="007341EB"/>
    <w:rsid w:val="0073454C"/>
    <w:rsid w:val="00735287"/>
    <w:rsid w:val="00755771"/>
    <w:rsid w:val="00760CE4"/>
    <w:rsid w:val="007610F1"/>
    <w:rsid w:val="00764F14"/>
    <w:rsid w:val="007672C8"/>
    <w:rsid w:val="0077750A"/>
    <w:rsid w:val="00777D54"/>
    <w:rsid w:val="00797235"/>
    <w:rsid w:val="007A268C"/>
    <w:rsid w:val="007A27B0"/>
    <w:rsid w:val="007B1519"/>
    <w:rsid w:val="007B186C"/>
    <w:rsid w:val="007C0A1A"/>
    <w:rsid w:val="007C0A5F"/>
    <w:rsid w:val="007C13F7"/>
    <w:rsid w:val="007C3051"/>
    <w:rsid w:val="007D30FA"/>
    <w:rsid w:val="007E0A72"/>
    <w:rsid w:val="007E2C41"/>
    <w:rsid w:val="007E3FD1"/>
    <w:rsid w:val="007E4EED"/>
    <w:rsid w:val="007E6DFC"/>
    <w:rsid w:val="007E7E3B"/>
    <w:rsid w:val="007F1A8B"/>
    <w:rsid w:val="007F600D"/>
    <w:rsid w:val="0080209C"/>
    <w:rsid w:val="00802644"/>
    <w:rsid w:val="00804056"/>
    <w:rsid w:val="008107F9"/>
    <w:rsid w:val="00814091"/>
    <w:rsid w:val="0081615C"/>
    <w:rsid w:val="008214E4"/>
    <w:rsid w:val="00825313"/>
    <w:rsid w:val="00826CCD"/>
    <w:rsid w:val="00827209"/>
    <w:rsid w:val="00830F39"/>
    <w:rsid w:val="0083341A"/>
    <w:rsid w:val="0083677C"/>
    <w:rsid w:val="00842A45"/>
    <w:rsid w:val="00846078"/>
    <w:rsid w:val="0084737D"/>
    <w:rsid w:val="00854D0D"/>
    <w:rsid w:val="008552BC"/>
    <w:rsid w:val="008621B5"/>
    <w:rsid w:val="008662C4"/>
    <w:rsid w:val="00871D1F"/>
    <w:rsid w:val="00872B7A"/>
    <w:rsid w:val="00876517"/>
    <w:rsid w:val="00882FAF"/>
    <w:rsid w:val="00886AFF"/>
    <w:rsid w:val="00893148"/>
    <w:rsid w:val="0089708C"/>
    <w:rsid w:val="008A63F5"/>
    <w:rsid w:val="008A6BB2"/>
    <w:rsid w:val="008B0B1F"/>
    <w:rsid w:val="008B18B3"/>
    <w:rsid w:val="008B24F7"/>
    <w:rsid w:val="008B4339"/>
    <w:rsid w:val="008C2E01"/>
    <w:rsid w:val="008C4052"/>
    <w:rsid w:val="008C67CD"/>
    <w:rsid w:val="008C7335"/>
    <w:rsid w:val="008D3EA2"/>
    <w:rsid w:val="008D7114"/>
    <w:rsid w:val="008D73BF"/>
    <w:rsid w:val="008D7F4B"/>
    <w:rsid w:val="008E38D5"/>
    <w:rsid w:val="008E3938"/>
    <w:rsid w:val="008E63A0"/>
    <w:rsid w:val="008E7393"/>
    <w:rsid w:val="008E7FED"/>
    <w:rsid w:val="008F29F3"/>
    <w:rsid w:val="008F3C48"/>
    <w:rsid w:val="008F3ED1"/>
    <w:rsid w:val="009017BE"/>
    <w:rsid w:val="00912A4E"/>
    <w:rsid w:val="00912B18"/>
    <w:rsid w:val="00916944"/>
    <w:rsid w:val="0092137D"/>
    <w:rsid w:val="00923D5F"/>
    <w:rsid w:val="00924777"/>
    <w:rsid w:val="00924C18"/>
    <w:rsid w:val="009265BF"/>
    <w:rsid w:val="0093122C"/>
    <w:rsid w:val="00931C48"/>
    <w:rsid w:val="00932D20"/>
    <w:rsid w:val="00933942"/>
    <w:rsid w:val="00944042"/>
    <w:rsid w:val="0094632C"/>
    <w:rsid w:val="0094656A"/>
    <w:rsid w:val="00952017"/>
    <w:rsid w:val="00957A52"/>
    <w:rsid w:val="00972464"/>
    <w:rsid w:val="009761A6"/>
    <w:rsid w:val="009829E9"/>
    <w:rsid w:val="0098638E"/>
    <w:rsid w:val="00987E95"/>
    <w:rsid w:val="009949E5"/>
    <w:rsid w:val="009A3163"/>
    <w:rsid w:val="009A46AC"/>
    <w:rsid w:val="009A6FBF"/>
    <w:rsid w:val="009B33AE"/>
    <w:rsid w:val="009B660E"/>
    <w:rsid w:val="009B7CBE"/>
    <w:rsid w:val="009C1D9B"/>
    <w:rsid w:val="009C4820"/>
    <w:rsid w:val="009D5B75"/>
    <w:rsid w:val="009D7A13"/>
    <w:rsid w:val="009D7F57"/>
    <w:rsid w:val="009E1626"/>
    <w:rsid w:val="009F246F"/>
    <w:rsid w:val="009F4CA1"/>
    <w:rsid w:val="009F53ED"/>
    <w:rsid w:val="00A01D32"/>
    <w:rsid w:val="00A02324"/>
    <w:rsid w:val="00A16A90"/>
    <w:rsid w:val="00A21330"/>
    <w:rsid w:val="00A247CC"/>
    <w:rsid w:val="00A27D68"/>
    <w:rsid w:val="00A33329"/>
    <w:rsid w:val="00A41FF7"/>
    <w:rsid w:val="00A4398F"/>
    <w:rsid w:val="00A440EC"/>
    <w:rsid w:val="00A4669B"/>
    <w:rsid w:val="00A518BD"/>
    <w:rsid w:val="00A535A0"/>
    <w:rsid w:val="00A62169"/>
    <w:rsid w:val="00A65904"/>
    <w:rsid w:val="00A663C2"/>
    <w:rsid w:val="00A70D93"/>
    <w:rsid w:val="00A754FB"/>
    <w:rsid w:val="00A75B48"/>
    <w:rsid w:val="00A808D7"/>
    <w:rsid w:val="00A87DA4"/>
    <w:rsid w:val="00A90A72"/>
    <w:rsid w:val="00A9342D"/>
    <w:rsid w:val="00A94384"/>
    <w:rsid w:val="00AA0053"/>
    <w:rsid w:val="00AB763B"/>
    <w:rsid w:val="00AC256E"/>
    <w:rsid w:val="00AC4968"/>
    <w:rsid w:val="00AD2F3F"/>
    <w:rsid w:val="00AD58EB"/>
    <w:rsid w:val="00AE6EB7"/>
    <w:rsid w:val="00AF7D38"/>
    <w:rsid w:val="00B0329D"/>
    <w:rsid w:val="00B209A5"/>
    <w:rsid w:val="00B21FB5"/>
    <w:rsid w:val="00B33376"/>
    <w:rsid w:val="00B343D5"/>
    <w:rsid w:val="00B34F32"/>
    <w:rsid w:val="00B375C8"/>
    <w:rsid w:val="00B42B9B"/>
    <w:rsid w:val="00B44D33"/>
    <w:rsid w:val="00B451AC"/>
    <w:rsid w:val="00B540C2"/>
    <w:rsid w:val="00B60892"/>
    <w:rsid w:val="00B66881"/>
    <w:rsid w:val="00B74922"/>
    <w:rsid w:val="00B84410"/>
    <w:rsid w:val="00B8530C"/>
    <w:rsid w:val="00B93CC0"/>
    <w:rsid w:val="00B9416E"/>
    <w:rsid w:val="00B94867"/>
    <w:rsid w:val="00BA1DBC"/>
    <w:rsid w:val="00BA49E7"/>
    <w:rsid w:val="00BB20B0"/>
    <w:rsid w:val="00BC1205"/>
    <w:rsid w:val="00BC591E"/>
    <w:rsid w:val="00BD1AEA"/>
    <w:rsid w:val="00BE3E12"/>
    <w:rsid w:val="00BE6176"/>
    <w:rsid w:val="00BE7A55"/>
    <w:rsid w:val="00BF0297"/>
    <w:rsid w:val="00BF46F1"/>
    <w:rsid w:val="00BF6167"/>
    <w:rsid w:val="00C01438"/>
    <w:rsid w:val="00C03375"/>
    <w:rsid w:val="00C03AA0"/>
    <w:rsid w:val="00C04C3C"/>
    <w:rsid w:val="00C05884"/>
    <w:rsid w:val="00C13714"/>
    <w:rsid w:val="00C17832"/>
    <w:rsid w:val="00C2045D"/>
    <w:rsid w:val="00C365BB"/>
    <w:rsid w:val="00C3735B"/>
    <w:rsid w:val="00C37DF8"/>
    <w:rsid w:val="00C41617"/>
    <w:rsid w:val="00C43697"/>
    <w:rsid w:val="00C4638B"/>
    <w:rsid w:val="00C50DB4"/>
    <w:rsid w:val="00C519DB"/>
    <w:rsid w:val="00C60B41"/>
    <w:rsid w:val="00C62C98"/>
    <w:rsid w:val="00C659F4"/>
    <w:rsid w:val="00C65B0E"/>
    <w:rsid w:val="00C76AD0"/>
    <w:rsid w:val="00C85C10"/>
    <w:rsid w:val="00C861AE"/>
    <w:rsid w:val="00C91B27"/>
    <w:rsid w:val="00C93D56"/>
    <w:rsid w:val="00C96CCA"/>
    <w:rsid w:val="00CA0D95"/>
    <w:rsid w:val="00CB001A"/>
    <w:rsid w:val="00CB2E84"/>
    <w:rsid w:val="00CB6816"/>
    <w:rsid w:val="00CB6DE0"/>
    <w:rsid w:val="00CB6EB5"/>
    <w:rsid w:val="00CC6389"/>
    <w:rsid w:val="00CC665B"/>
    <w:rsid w:val="00CD02E0"/>
    <w:rsid w:val="00CE2030"/>
    <w:rsid w:val="00CF301E"/>
    <w:rsid w:val="00CF3226"/>
    <w:rsid w:val="00CF34BE"/>
    <w:rsid w:val="00CF5BBF"/>
    <w:rsid w:val="00D03C8C"/>
    <w:rsid w:val="00D06ADF"/>
    <w:rsid w:val="00D07CC0"/>
    <w:rsid w:val="00D1112A"/>
    <w:rsid w:val="00D12278"/>
    <w:rsid w:val="00D13FD6"/>
    <w:rsid w:val="00D150A1"/>
    <w:rsid w:val="00D15499"/>
    <w:rsid w:val="00D16046"/>
    <w:rsid w:val="00D304B8"/>
    <w:rsid w:val="00D307C9"/>
    <w:rsid w:val="00D30997"/>
    <w:rsid w:val="00D34609"/>
    <w:rsid w:val="00D365EE"/>
    <w:rsid w:val="00D41416"/>
    <w:rsid w:val="00D42B61"/>
    <w:rsid w:val="00D43F14"/>
    <w:rsid w:val="00D46463"/>
    <w:rsid w:val="00D50A3B"/>
    <w:rsid w:val="00D5175A"/>
    <w:rsid w:val="00D5304E"/>
    <w:rsid w:val="00D549BA"/>
    <w:rsid w:val="00D627A9"/>
    <w:rsid w:val="00D63F6F"/>
    <w:rsid w:val="00D664F3"/>
    <w:rsid w:val="00D801CD"/>
    <w:rsid w:val="00D80614"/>
    <w:rsid w:val="00D806E6"/>
    <w:rsid w:val="00D83DA2"/>
    <w:rsid w:val="00D85236"/>
    <w:rsid w:val="00D86528"/>
    <w:rsid w:val="00D901BC"/>
    <w:rsid w:val="00D94550"/>
    <w:rsid w:val="00D95523"/>
    <w:rsid w:val="00D9793B"/>
    <w:rsid w:val="00DB02E6"/>
    <w:rsid w:val="00DB59E6"/>
    <w:rsid w:val="00DC115F"/>
    <w:rsid w:val="00DD0CE9"/>
    <w:rsid w:val="00DD0F49"/>
    <w:rsid w:val="00DD3E76"/>
    <w:rsid w:val="00DE791F"/>
    <w:rsid w:val="00DF52CC"/>
    <w:rsid w:val="00E00B9E"/>
    <w:rsid w:val="00E03A05"/>
    <w:rsid w:val="00E11359"/>
    <w:rsid w:val="00E1176C"/>
    <w:rsid w:val="00E11DDB"/>
    <w:rsid w:val="00E1354E"/>
    <w:rsid w:val="00E21387"/>
    <w:rsid w:val="00E22082"/>
    <w:rsid w:val="00E24DFD"/>
    <w:rsid w:val="00E33206"/>
    <w:rsid w:val="00E360A1"/>
    <w:rsid w:val="00E40814"/>
    <w:rsid w:val="00E56187"/>
    <w:rsid w:val="00E613E8"/>
    <w:rsid w:val="00E62C12"/>
    <w:rsid w:val="00E72F35"/>
    <w:rsid w:val="00E742FC"/>
    <w:rsid w:val="00E75FF8"/>
    <w:rsid w:val="00E83711"/>
    <w:rsid w:val="00E90B83"/>
    <w:rsid w:val="00EA1E49"/>
    <w:rsid w:val="00EA36B2"/>
    <w:rsid w:val="00EA7C77"/>
    <w:rsid w:val="00EB09EC"/>
    <w:rsid w:val="00EB505C"/>
    <w:rsid w:val="00EB713C"/>
    <w:rsid w:val="00EC1B90"/>
    <w:rsid w:val="00EC2410"/>
    <w:rsid w:val="00EC2BA1"/>
    <w:rsid w:val="00EC337A"/>
    <w:rsid w:val="00ED3322"/>
    <w:rsid w:val="00ED5BFE"/>
    <w:rsid w:val="00EE21DD"/>
    <w:rsid w:val="00EF439F"/>
    <w:rsid w:val="00F0150A"/>
    <w:rsid w:val="00F036C9"/>
    <w:rsid w:val="00F05C19"/>
    <w:rsid w:val="00F061D9"/>
    <w:rsid w:val="00F12084"/>
    <w:rsid w:val="00F20488"/>
    <w:rsid w:val="00F277E6"/>
    <w:rsid w:val="00F3438E"/>
    <w:rsid w:val="00F37B9D"/>
    <w:rsid w:val="00F45077"/>
    <w:rsid w:val="00F47339"/>
    <w:rsid w:val="00F52208"/>
    <w:rsid w:val="00F57FB8"/>
    <w:rsid w:val="00F62175"/>
    <w:rsid w:val="00F64312"/>
    <w:rsid w:val="00F67035"/>
    <w:rsid w:val="00F70632"/>
    <w:rsid w:val="00F71B11"/>
    <w:rsid w:val="00F739F2"/>
    <w:rsid w:val="00F83EBE"/>
    <w:rsid w:val="00F8436B"/>
    <w:rsid w:val="00F8479B"/>
    <w:rsid w:val="00F84CE9"/>
    <w:rsid w:val="00F85308"/>
    <w:rsid w:val="00FA4EFA"/>
    <w:rsid w:val="00FD19DA"/>
    <w:rsid w:val="00FD2B5D"/>
    <w:rsid w:val="00FD788D"/>
    <w:rsid w:val="00FE43F2"/>
    <w:rsid w:val="00FE56FE"/>
    <w:rsid w:val="00FF375B"/>
    <w:rsid w:val="00FF458D"/>
    <w:rsid w:val="00FF7D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3320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3320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3320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33206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8B18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B18B3"/>
  </w:style>
  <w:style w:type="paragraph" w:styleId="Footer">
    <w:name w:val="footer"/>
    <w:basedOn w:val="Normal"/>
    <w:link w:val="FooterChar"/>
    <w:uiPriority w:val="99"/>
    <w:unhideWhenUsed/>
    <w:rsid w:val="008B18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B18B3"/>
  </w:style>
  <w:style w:type="paragraph" w:styleId="BalloonText">
    <w:name w:val="Balloon Text"/>
    <w:basedOn w:val="Normal"/>
    <w:link w:val="BalloonTextChar"/>
    <w:uiPriority w:val="99"/>
    <w:semiHidden/>
    <w:unhideWhenUsed/>
    <w:rsid w:val="00B451A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51AC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3320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3320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3320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33206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8B18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B18B3"/>
  </w:style>
  <w:style w:type="paragraph" w:styleId="Footer">
    <w:name w:val="footer"/>
    <w:basedOn w:val="Normal"/>
    <w:link w:val="FooterChar"/>
    <w:uiPriority w:val="99"/>
    <w:unhideWhenUsed/>
    <w:rsid w:val="008B18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B18B3"/>
  </w:style>
  <w:style w:type="paragraph" w:styleId="BalloonText">
    <w:name w:val="Balloon Text"/>
    <w:basedOn w:val="Normal"/>
    <w:link w:val="BalloonTextChar"/>
    <w:uiPriority w:val="99"/>
    <w:semiHidden/>
    <w:unhideWhenUsed/>
    <w:rsid w:val="00B451A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51AC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 Sixth Edition"/>
</file>

<file path=customXml/itemProps1.xml><?xml version="1.0" encoding="utf-8"?>
<ds:datastoreItem xmlns:ds="http://schemas.openxmlformats.org/officeDocument/2006/customXml" ds:itemID="{B494B47C-41BE-49F5-A0FA-4D1A6AD0C1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264</Words>
  <Characters>7208</Characters>
  <Application>Microsoft Office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84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red</dc:creator>
  <cp:lastModifiedBy>Jared</cp:lastModifiedBy>
  <cp:revision>2</cp:revision>
  <dcterms:created xsi:type="dcterms:W3CDTF">2015-03-31T00:56:00Z</dcterms:created>
  <dcterms:modified xsi:type="dcterms:W3CDTF">2015-03-31T00:56:00Z</dcterms:modified>
</cp:coreProperties>
</file>